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6F13D" w14:textId="77777777" w:rsidR="0041141D" w:rsidRPr="00F85B96" w:rsidRDefault="0041141D" w:rsidP="002C74BC">
      <w:pPr>
        <w:spacing w:line="480" w:lineRule="auto"/>
        <w:jc w:val="center"/>
        <w:rPr>
          <w:b/>
          <w:sz w:val="32"/>
        </w:rPr>
      </w:pPr>
      <w:bookmarkStart w:id="0" w:name="_Hlk494381935"/>
      <w:r w:rsidRPr="00F85B96">
        <w:rPr>
          <w:b/>
          <w:sz w:val="32"/>
        </w:rPr>
        <w:t>Supplementary Material</w:t>
      </w:r>
    </w:p>
    <w:p w14:paraId="2709A9E0" w14:textId="77777777" w:rsidR="002C74BC" w:rsidRPr="00F85B96" w:rsidRDefault="002C74BC" w:rsidP="002C74BC">
      <w:pPr>
        <w:spacing w:line="480" w:lineRule="auto"/>
        <w:rPr>
          <w:b/>
          <w:sz w:val="28"/>
        </w:rPr>
      </w:pPr>
      <w:bookmarkStart w:id="1" w:name="_Hlk494381416"/>
      <w:bookmarkStart w:id="2" w:name="_Hlk498702004"/>
      <w:r w:rsidRPr="00F85B96">
        <w:rPr>
          <w:b/>
          <w:sz w:val="28"/>
        </w:rPr>
        <w:t>Conventional wastewater treatment and reuse site practices modify bacterial community structure but do not eliminate some opportunistic pathogens in reclaimed water</w:t>
      </w:r>
    </w:p>
    <w:p w14:paraId="27AAE655" w14:textId="77777777" w:rsidR="003A2F8A" w:rsidRPr="00F85B96" w:rsidRDefault="003A2F8A" w:rsidP="002C74BC">
      <w:pPr>
        <w:spacing w:line="480" w:lineRule="auto"/>
      </w:pPr>
    </w:p>
    <w:p w14:paraId="62530A44" w14:textId="77777777" w:rsidR="003A2F8A" w:rsidRPr="00F85B96" w:rsidRDefault="003A2F8A" w:rsidP="002C74BC">
      <w:pPr>
        <w:spacing w:line="480" w:lineRule="auto"/>
        <w:rPr>
          <w:bCs/>
          <w:vertAlign w:val="superscript"/>
        </w:rPr>
      </w:pPr>
      <w:r w:rsidRPr="00F85B96">
        <w:rPr>
          <w:bCs/>
        </w:rPr>
        <w:t>Prachi Kulkarni</w:t>
      </w:r>
      <w:r w:rsidRPr="00F85B96">
        <w:rPr>
          <w:bCs/>
          <w:vertAlign w:val="superscript"/>
        </w:rPr>
        <w:t>1</w:t>
      </w:r>
      <w:r w:rsidRPr="00F85B96">
        <w:rPr>
          <w:bCs/>
        </w:rPr>
        <w:t>, Nathan D. Olson</w:t>
      </w:r>
      <w:r w:rsidRPr="00F85B96">
        <w:rPr>
          <w:bCs/>
          <w:vertAlign w:val="superscript"/>
        </w:rPr>
        <w:t>2,3</w:t>
      </w:r>
      <w:r w:rsidRPr="00F85B96">
        <w:rPr>
          <w:bCs/>
        </w:rPr>
        <w:t>, Joseph N. Paulson</w:t>
      </w:r>
      <w:r w:rsidRPr="00F85B96">
        <w:rPr>
          <w:bCs/>
          <w:vertAlign w:val="superscript"/>
        </w:rPr>
        <w:t>4</w:t>
      </w:r>
      <w:r w:rsidRPr="00F85B96">
        <w:rPr>
          <w:bCs/>
        </w:rPr>
        <w:t xml:space="preserve">, Mihai </w:t>
      </w:r>
      <w:r w:rsidRPr="00F85B96">
        <w:t>Pop</w:t>
      </w:r>
      <w:r w:rsidRPr="00F85B96">
        <w:rPr>
          <w:vertAlign w:val="superscript"/>
        </w:rPr>
        <w:t>2</w:t>
      </w:r>
      <w:r w:rsidRPr="00F85B96">
        <w:t xml:space="preserve">, </w:t>
      </w:r>
      <w:r w:rsidRPr="00F85B96">
        <w:rPr>
          <w:bCs/>
        </w:rPr>
        <w:t xml:space="preserve">Cynthia </w:t>
      </w:r>
      <w:r w:rsidRPr="00F85B96">
        <w:t>Maddox</w:t>
      </w:r>
      <w:r w:rsidRPr="00F85B96">
        <w:rPr>
          <w:vertAlign w:val="superscript"/>
        </w:rPr>
        <w:t>5</w:t>
      </w:r>
      <w:r w:rsidRPr="00F85B96">
        <w:t>, Emma</w:t>
      </w:r>
      <w:r w:rsidRPr="00F85B96">
        <w:rPr>
          <w:bCs/>
        </w:rPr>
        <w:t xml:space="preserve"> </w:t>
      </w:r>
      <w:r w:rsidRPr="00F85B96">
        <w:t>Claye</w:t>
      </w:r>
      <w:r w:rsidRPr="00F85B96">
        <w:rPr>
          <w:vertAlign w:val="superscript"/>
        </w:rPr>
        <w:t>1</w:t>
      </w:r>
      <w:r w:rsidRPr="00F85B96">
        <w:t>, Rachel</w:t>
      </w:r>
      <w:r w:rsidRPr="00F85B96">
        <w:rPr>
          <w:bCs/>
        </w:rPr>
        <w:t xml:space="preserve"> E. Rosenberg Goldstein</w:t>
      </w:r>
      <w:r w:rsidRPr="00F85B96">
        <w:rPr>
          <w:bCs/>
          <w:vertAlign w:val="superscript"/>
        </w:rPr>
        <w:t>1</w:t>
      </w:r>
      <w:r w:rsidRPr="00F85B96">
        <w:rPr>
          <w:bCs/>
        </w:rPr>
        <w:t>, Manan Sharma</w:t>
      </w:r>
      <w:r w:rsidRPr="00F85B96">
        <w:rPr>
          <w:bCs/>
          <w:vertAlign w:val="superscript"/>
        </w:rPr>
        <w:t>6</w:t>
      </w:r>
      <w:r w:rsidRPr="00F85B96">
        <w:rPr>
          <w:bCs/>
        </w:rPr>
        <w:t>, Shawn G. Gibbs</w:t>
      </w:r>
      <w:r w:rsidRPr="00F85B96">
        <w:rPr>
          <w:bCs/>
          <w:vertAlign w:val="superscript"/>
        </w:rPr>
        <w:t>7</w:t>
      </w:r>
      <w:r w:rsidRPr="00F85B96">
        <w:rPr>
          <w:bCs/>
        </w:rPr>
        <w:t xml:space="preserve">, </w:t>
      </w:r>
      <w:r w:rsidRPr="00F85B96">
        <w:t>Emmanuel F. Mongodin</w:t>
      </w:r>
      <w:r w:rsidRPr="00F85B96">
        <w:rPr>
          <w:vertAlign w:val="superscript"/>
        </w:rPr>
        <w:t>5</w:t>
      </w:r>
      <w:r w:rsidRPr="00F85B96">
        <w:t xml:space="preserve">, </w:t>
      </w:r>
      <w:r w:rsidRPr="00F85B96">
        <w:rPr>
          <w:bCs/>
        </w:rPr>
        <w:t>Amy R. Sapkota</w:t>
      </w:r>
      <w:r w:rsidRPr="00F85B96">
        <w:rPr>
          <w:bCs/>
          <w:vertAlign w:val="superscript"/>
        </w:rPr>
        <w:t>1</w:t>
      </w:r>
    </w:p>
    <w:p w14:paraId="26BDC62B" w14:textId="77777777" w:rsidR="003A2F8A" w:rsidRPr="00F85B96" w:rsidRDefault="003A2F8A" w:rsidP="002C74BC">
      <w:pPr>
        <w:spacing w:line="480" w:lineRule="auto"/>
        <w:rPr>
          <w:bCs/>
        </w:rPr>
      </w:pPr>
    </w:p>
    <w:p w14:paraId="596835F0" w14:textId="77777777" w:rsidR="003A2F8A" w:rsidRPr="00F85B96" w:rsidRDefault="003A2F8A" w:rsidP="002C74BC">
      <w:pPr>
        <w:spacing w:line="480" w:lineRule="auto"/>
      </w:pPr>
      <w:r w:rsidRPr="00F85B96">
        <w:rPr>
          <w:vertAlign w:val="superscript"/>
        </w:rPr>
        <w:t>1</w:t>
      </w:r>
      <w:r w:rsidRPr="00F85B96">
        <w:t xml:space="preserve">Maryland Institute for Applied Environmental Health, University of Maryland School of Public Health </w:t>
      </w:r>
      <w:r w:rsidRPr="00F85B96">
        <w:rPr>
          <w:spacing w:val="3"/>
          <w:shd w:val="clear" w:color="auto" w:fill="FFFFFF"/>
        </w:rPr>
        <w:t>4200 Valley Drive, College Park, MD 20742</w:t>
      </w:r>
      <w:r w:rsidRPr="00F85B96">
        <w:t xml:space="preserve">; </w:t>
      </w:r>
      <w:r w:rsidRPr="00F85B96">
        <w:rPr>
          <w:vertAlign w:val="superscript"/>
        </w:rPr>
        <w:t>2</w:t>
      </w:r>
      <w:r w:rsidRPr="00F85B96">
        <w:t xml:space="preserve">University of Maryland Institute for Advanced Computer Studies </w:t>
      </w:r>
      <w:r w:rsidRPr="00F85B96">
        <w:rPr>
          <w:shd w:val="clear" w:color="auto" w:fill="FFFFFF"/>
        </w:rPr>
        <w:t>8223 Paint Branch Drive, College Park, MD 20740</w:t>
      </w:r>
      <w:r w:rsidRPr="00F85B96">
        <w:t xml:space="preserve">; </w:t>
      </w:r>
      <w:r w:rsidRPr="00F85B96">
        <w:rPr>
          <w:vertAlign w:val="superscript"/>
        </w:rPr>
        <w:t xml:space="preserve">3 </w:t>
      </w:r>
      <w:r w:rsidRPr="00F85B96">
        <w:t xml:space="preserve">National Institute of Standards and Technology Biosystems and Biomaterials Division 100 Bureau Drive, Gaithersburg, MD 20899; </w:t>
      </w:r>
      <w:r w:rsidRPr="00F85B96">
        <w:rPr>
          <w:vertAlign w:val="superscript"/>
        </w:rPr>
        <w:t>4</w:t>
      </w:r>
      <w:r w:rsidRPr="00F85B96">
        <w:t xml:space="preserve">Genentech, Department of Biostatistics, Product Development, 1 DNA Way, South San Francisco, CA 94080-4990; </w:t>
      </w:r>
      <w:r w:rsidRPr="00F85B96">
        <w:rPr>
          <w:vertAlign w:val="superscript"/>
        </w:rPr>
        <w:t>5</w:t>
      </w:r>
      <w:r w:rsidRPr="00F85B96">
        <w:rPr>
          <w:shd w:val="clear" w:color="auto" w:fill="FFFFFF"/>
        </w:rPr>
        <w:t xml:space="preserve">Institute for Genome Sciences, University of Maryland School of Medicine </w:t>
      </w:r>
      <w:r w:rsidRPr="00F85B96">
        <w:rPr>
          <w:rStyle w:val="xdb"/>
          <w:b/>
          <w:bCs/>
          <w:shd w:val="clear" w:color="auto" w:fill="FFFFFF"/>
        </w:rPr>
        <w:t> </w:t>
      </w:r>
      <w:r w:rsidRPr="00F85B96">
        <w:rPr>
          <w:rStyle w:val="xbe"/>
          <w:shd w:val="clear" w:color="auto" w:fill="FFFFFF"/>
        </w:rPr>
        <w:t>801 West Baltimore St., BioPark II, 6</w:t>
      </w:r>
      <w:r w:rsidRPr="00F85B96">
        <w:rPr>
          <w:rStyle w:val="xbe"/>
          <w:shd w:val="clear" w:color="auto" w:fill="FFFFFF"/>
          <w:vertAlign w:val="superscript"/>
        </w:rPr>
        <w:t>th</w:t>
      </w:r>
      <w:r w:rsidRPr="00F85B96">
        <w:rPr>
          <w:rStyle w:val="xbe"/>
          <w:shd w:val="clear" w:color="auto" w:fill="FFFFFF"/>
        </w:rPr>
        <w:t xml:space="preserve"> floor,, Baltimore, MD 21201</w:t>
      </w:r>
      <w:r w:rsidRPr="00F85B96">
        <w:rPr>
          <w:shd w:val="clear" w:color="auto" w:fill="FFFFFF"/>
        </w:rPr>
        <w:t xml:space="preserve">; </w:t>
      </w:r>
      <w:r w:rsidRPr="00F85B96">
        <w:rPr>
          <w:shd w:val="clear" w:color="auto" w:fill="FFFFFF"/>
          <w:vertAlign w:val="superscript"/>
        </w:rPr>
        <w:t xml:space="preserve">6 </w:t>
      </w:r>
      <w:r w:rsidRPr="00F85B96">
        <w:t>USDA, Agricultural Research Service, Environmental and Microbial Food Safety Laboratory, 10300 Baltimore Avenue, BARC-East, Bldg. 201, Beltsville, Maryland 20705-2350</w:t>
      </w:r>
      <w:r w:rsidRPr="00F85B96">
        <w:rPr>
          <w:shd w:val="clear" w:color="auto" w:fill="FFFFFF"/>
        </w:rPr>
        <w:t xml:space="preserve">; </w:t>
      </w:r>
      <w:r w:rsidRPr="00F85B96">
        <w:rPr>
          <w:shd w:val="clear" w:color="auto" w:fill="FFFFFF"/>
          <w:vertAlign w:val="superscript"/>
        </w:rPr>
        <w:t>7</w:t>
      </w:r>
      <w:r w:rsidRPr="00F85B96">
        <w:t>Indiana University Bloomington, School of Public Health 1025 E. 7</w:t>
      </w:r>
      <w:r w:rsidRPr="00F85B96">
        <w:rPr>
          <w:vertAlign w:val="superscript"/>
        </w:rPr>
        <w:t>th</w:t>
      </w:r>
      <w:r w:rsidRPr="00F85B96">
        <w:t xml:space="preserve"> St, Bloomington, Indiana 47405. </w:t>
      </w:r>
    </w:p>
    <w:p w14:paraId="0DEA1B9F" w14:textId="77777777" w:rsidR="003A2F8A" w:rsidRPr="00F85B96" w:rsidRDefault="003A2F8A" w:rsidP="002C74BC">
      <w:pPr>
        <w:spacing w:line="480" w:lineRule="auto"/>
      </w:pPr>
    </w:p>
    <w:p w14:paraId="693257A9" w14:textId="77777777" w:rsidR="003A2F8A" w:rsidRPr="00F85B96" w:rsidRDefault="003A2F8A" w:rsidP="002C74BC">
      <w:pPr>
        <w:spacing w:line="480" w:lineRule="auto"/>
      </w:pPr>
      <w:r w:rsidRPr="00F85B96">
        <w:t>*Corresponding Author:</w:t>
      </w:r>
    </w:p>
    <w:p w14:paraId="4B59D160" w14:textId="77777777" w:rsidR="003A2F8A" w:rsidRPr="00F85B96" w:rsidRDefault="003A2F8A" w:rsidP="002C74BC">
      <w:pPr>
        <w:spacing w:line="480" w:lineRule="auto"/>
      </w:pPr>
      <w:r w:rsidRPr="00F85B96">
        <w:t>Amy R. Sapkota, Ph.D., M.P.H.</w:t>
      </w:r>
    </w:p>
    <w:p w14:paraId="4FC227B1" w14:textId="77777777" w:rsidR="003A2F8A" w:rsidRPr="00F85B96" w:rsidRDefault="003A2F8A" w:rsidP="002C74BC">
      <w:pPr>
        <w:spacing w:line="480" w:lineRule="auto"/>
      </w:pPr>
      <w:r w:rsidRPr="00F85B96">
        <w:lastRenderedPageBreak/>
        <w:t>Maryland Institute for Applied Environmental Health</w:t>
      </w:r>
      <w:r w:rsidRPr="00F85B96">
        <w:tab/>
      </w:r>
    </w:p>
    <w:p w14:paraId="667986A4" w14:textId="77777777" w:rsidR="003A2F8A" w:rsidRPr="00F85B96" w:rsidRDefault="003A2F8A" w:rsidP="002C74BC">
      <w:pPr>
        <w:spacing w:line="480" w:lineRule="auto"/>
      </w:pPr>
      <w:r w:rsidRPr="00F85B96">
        <w:t>University of Maryland School of Public Health</w:t>
      </w:r>
    </w:p>
    <w:p w14:paraId="5F2F3D82" w14:textId="77777777" w:rsidR="003A2F8A" w:rsidRPr="00F85B96" w:rsidRDefault="003A2F8A" w:rsidP="002C74BC">
      <w:pPr>
        <w:spacing w:line="480" w:lineRule="auto"/>
      </w:pPr>
      <w:r w:rsidRPr="00F85B96">
        <w:t>School of Public Health Building (255)</w:t>
      </w:r>
    </w:p>
    <w:p w14:paraId="32578EB3" w14:textId="77777777" w:rsidR="003A2F8A" w:rsidRPr="00F85B96" w:rsidRDefault="003A2F8A" w:rsidP="002C74BC">
      <w:pPr>
        <w:spacing w:line="480" w:lineRule="auto"/>
      </w:pPr>
      <w:r w:rsidRPr="00F85B96">
        <w:t>4200 Valley Drive, Room 2234P</w:t>
      </w:r>
    </w:p>
    <w:p w14:paraId="640A4723" w14:textId="77777777" w:rsidR="003A2F8A" w:rsidRPr="00F85B96" w:rsidRDefault="003A2F8A" w:rsidP="002C74BC">
      <w:pPr>
        <w:spacing w:line="480" w:lineRule="auto"/>
      </w:pPr>
      <w:r w:rsidRPr="00F85B96">
        <w:t>College Park, MD 20742</w:t>
      </w:r>
    </w:p>
    <w:p w14:paraId="7957E8F2" w14:textId="77777777" w:rsidR="003A2F8A" w:rsidRPr="00F85B96" w:rsidRDefault="003A2F8A" w:rsidP="002C74BC">
      <w:pPr>
        <w:spacing w:line="480" w:lineRule="auto"/>
      </w:pPr>
      <w:r w:rsidRPr="00F85B96">
        <w:t>Phone 301-405-1772</w:t>
      </w:r>
    </w:p>
    <w:p w14:paraId="3C9086F2" w14:textId="77777777" w:rsidR="003A2F8A" w:rsidRPr="00F85B96" w:rsidRDefault="003A2F8A" w:rsidP="002C74BC">
      <w:pPr>
        <w:spacing w:line="480" w:lineRule="auto"/>
      </w:pPr>
      <w:r w:rsidRPr="00F85B96">
        <w:t>Fax 301-314-1012</w:t>
      </w:r>
    </w:p>
    <w:p w14:paraId="44F2FA4F" w14:textId="586D5E60" w:rsidR="0041141D" w:rsidRPr="00F85B96" w:rsidRDefault="003A2F8A" w:rsidP="002C74BC">
      <w:pPr>
        <w:spacing w:line="480" w:lineRule="auto"/>
      </w:pPr>
      <w:r w:rsidRPr="00F85B96">
        <w:t>Email ars@umd.edu</w:t>
      </w:r>
      <w:bookmarkEnd w:id="0"/>
      <w:bookmarkEnd w:id="1"/>
      <w:bookmarkEnd w:id="2"/>
    </w:p>
    <w:p w14:paraId="26305539" w14:textId="0D866070" w:rsidR="0041141D" w:rsidRPr="00F85B96" w:rsidRDefault="0041141D" w:rsidP="00F85B96">
      <w:pPr>
        <w:spacing w:line="480" w:lineRule="auto"/>
        <w:rPr>
          <w:b/>
          <w:sz w:val="26"/>
          <w:szCs w:val="26"/>
        </w:rPr>
      </w:pPr>
      <w:r w:rsidRPr="00F85B96">
        <w:rPr>
          <w:i/>
        </w:rPr>
        <w:br w:type="page"/>
      </w:r>
      <w:r w:rsidRPr="00F85B96">
        <w:rPr>
          <w:b/>
          <w:sz w:val="26"/>
          <w:szCs w:val="26"/>
        </w:rPr>
        <w:lastRenderedPageBreak/>
        <w:t>Supplementary Text</w:t>
      </w:r>
    </w:p>
    <w:p w14:paraId="27423C68" w14:textId="3140DA32" w:rsidR="0041141D" w:rsidRPr="00F85B96" w:rsidRDefault="00062DA4" w:rsidP="002C74BC">
      <w:pPr>
        <w:spacing w:line="480" w:lineRule="auto"/>
        <w:rPr>
          <w:u w:val="single"/>
        </w:rPr>
      </w:pPr>
      <w:r w:rsidRPr="00F85B96">
        <w:rPr>
          <w:u w:val="single"/>
        </w:rPr>
        <w:t>Detailed Description of Sampling</w:t>
      </w:r>
      <w:r w:rsidR="0041141D" w:rsidRPr="00F85B96">
        <w:rPr>
          <w:u w:val="single"/>
        </w:rPr>
        <w:t xml:space="preserve"> Sites</w:t>
      </w:r>
    </w:p>
    <w:p w14:paraId="33142D4F" w14:textId="15E2B49F" w:rsidR="0041141D" w:rsidRPr="00F85B96" w:rsidRDefault="0041141D" w:rsidP="002C74BC">
      <w:pPr>
        <w:spacing w:line="480" w:lineRule="auto"/>
        <w:ind w:firstLine="720"/>
      </w:pPr>
      <w:r w:rsidRPr="00F85B96">
        <w:t>Treatment processes utilized at Mid-Atlantic WWTP1, an urban tertiary wastewater treatment plant processing 681,390 m</w:t>
      </w:r>
      <w:r w:rsidRPr="00F85B96">
        <w:rPr>
          <w:vertAlign w:val="superscript"/>
        </w:rPr>
        <w:t>3</w:t>
      </w:r>
      <w:r w:rsidRPr="00F85B96">
        <w:t xml:space="preserve"> of wastewater (including domestic and hospital wastewater) per day </w:t>
      </w:r>
      <w:r w:rsidRPr="00F85B96">
        <w:fldChar w:fldCharType="begin" w:fldLock="1"/>
      </w:r>
      <w:r w:rsidRPr="00F85B96">
        <w:instrText>ADDIN CSL_CITATION { "citationItems" : [ { "id" : "ITEM-1",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1",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id" : "ITEM-2",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2", "issue" : "11", "issued" : { "date-parts" : [ [ "2012", "11" ] ] }, "page" : "1551-8", "title" : "Methicillin-resistant Staphylococcus aureus (MRSA) detected at four U.S. wastewater treatment plants.", "type" : "article-journal", "volume" : "120" }, "uris" : [ "http://www.mendeley.com/documents/?uuid=ad8dbe14-a61e-4f17-91fa-676e04c0dd50" ] } ], "mendeley" : { "formattedCitation" : "(Rosenberg Goldstein, Micallef, Gibbs, George, et al. 2014; Rosenberg Goldstein et al. 2012)", "manualFormatting" : "(Rosenberg Goldstein et al., 2012; Rosenberg Goldstein et al., 2014)", "plainTextFormattedCitation" : "(Rosenberg Goldstein, Micallef, Gibbs, George, et al. 2014; Rosenberg Goldstein et al. 2012)", "previouslyFormattedCitation" : "(Rosenberg Goldstein, Micallef, Gibbs, George, et al. 2014; Rosenberg Goldstein et al. 2012)"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are screens, primary clarifier, activated sludge reactors, secondary clarifier, sand filters, chlorination (2-3 mg/L), de-chlorination and effluent discharge (&lt;0.1 mg/L chlorine residual)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A portion of the treated effluent from this plant is transported, through an enclosed pipe, to Mid-Atlantic SI1 for spray irrigation </w:t>
      </w:r>
      <w:r w:rsidRPr="00F85B96">
        <w:fldChar w:fldCharType="begin" w:fldLock="1"/>
      </w:r>
      <w:r w:rsidRPr="00F85B96">
        <w:instrText>ADDIN CSL_CITATION { "citationItems" : [ { "id" : "ITEM-1", "itemData" : { "DOI" : "10.3390/ijerph110404340", "ISBN" : "10.3390/ijerph110404340", "ISSN" : "1660-4601", "PMID" : "24747541", "abstract" : "As reclaimed water use expands, it is important to evaluate potential occupational health risks from exposure to this alternative water source. We compared odds of colonization with methicillin-resistant Staphylococcus aureus (MRSA), methicillin-susceptible S. aureus (MSSA), vancomycin-resistant enterococci (VRE), and vancomycin-susceptible enterococci (VSE) between spray irrigation workers using reclaimed water and office worker controls. Nasal and dermal swabs from 19 spray irrigation workers and 24 office worker controls were collected and analyzed for MRSA, MSSA, VRE, and VSE. Isolates were confirmed using standard biochemical tests and polymerase chain reaction assays. Antimicrobial susceptibility testing was performed by Sensititre\u00ae microbroth dilution. Data were analyzed by two-sample proportion, chi-square, Fisher's exact tests, and logistic regression. No MRSA or VRE were detected in any samples. MSSA was detected in 26% and 29% of spray irrigators and controls, respectively. VSE was detected in 11% and 0% of spray irrigation workers and controls, respectively. The adjusted odds of MSSA, multidrug-resistant MSSA, and either MSSA or VSE colonization were greater among spray irrigation workers, however results were not statistically significant. Future studies with larger sample sizes are needed to further evaluate this relationship.",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He", "given" : "Xin", "non-dropping-particle" : "", "parse-names" : false, "suffix" : "" }, { "dropping-particle" : "", "family" : "George", "given" : "Ashish", "non-dropping-particle" : "", "parse-names" : false, "suffix" : "" }, { "dropping-particle" : "", "family" : "Sapkota", "given" : "Amir", "non-dropping-particle" : "", "parse-names" : false, "suffix" : "" }, { "dropping-particle" : "", "family" : "Joseph", "given" : "Sam W", "non-dropping-particle" : "", "parse-names" : false, "suffix" : "" }, { "dropping-particle" : "", "family" : "Sapkota", "given" : "Amy R", "non-dropping-particle" : "", "parse-names" : false, "suffix" : "" } ], "container-title" : "International journal of environmental research and public health", "id" : "ITEM-1", "issue" : "4", "issued" : { "date-parts" : [ [ "2014", "4", "17" ] ] }, "language" : "en", "page" : "4340-55", "publisher" : "Multidisciplinary Digital Publishing Institute", "title" : "Occupational exposure to Staphylococcus aureus and Enterococcus spp. among spray irrigation workers using reclaimed water.", "type" : "article-journal", "volume" : "11" }, "uris" : [ "http://www.mendeley.com/documents/?uuid=ccc137d0-d70c-49ad-9002-0607fc72ed02"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Micallef, Gibbs, He, et al. 2014; Rosenberg Goldstein, Micallef, Gibbs, George, et al. 2014)", "manualFormatting" : "(Rosenberg Goldstein et al., 2014)", "plainTextFormattedCitation" : "(Rosenberg Goldstein, Micallef, Gibbs, He, et al. 2014; Rosenberg Goldstein, Micallef, Gibbs, George, et al. 2014)", "previouslyFormattedCitation" : "(Rosenberg Goldstein, Micallef, Gibbs, He, et al. 2014;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4)</w:t>
      </w:r>
      <w:r w:rsidRPr="00F85B96">
        <w:fldChar w:fldCharType="end"/>
      </w:r>
      <w:r w:rsidRPr="00F85B96">
        <w:t xml:space="preserve"> where it undergoes screening and ultraviolet (UV) disinfection (&gt;30,000 µW/cm</w:t>
      </w:r>
      <w:r w:rsidRPr="00F85B96">
        <w:rPr>
          <w:vertAlign w:val="superscript"/>
        </w:rPr>
        <w:t>2</w:t>
      </w:r>
      <w:r w:rsidRPr="00F85B96">
        <w:t>, 254nm UV wavelength) followed by storage in an open-air pond (peak capacity 15141.65 m</w:t>
      </w:r>
      <w:r w:rsidRPr="00F85B96">
        <w:rPr>
          <w:vertAlign w:val="superscript"/>
        </w:rPr>
        <w:t>3</w:t>
      </w:r>
      <w:r w:rsidRPr="00F85B96">
        <w:t xml:space="preserve">) </w:t>
      </w:r>
      <w:r w:rsidRPr="00F85B96">
        <w:fldChar w:fldCharType="begin" w:fldLock="1"/>
      </w:r>
      <w:r w:rsidRPr="00F85B96">
        <w:instrText>ADDIN CSL_CITATION { "citationItems" : [ { "id" : "ITEM-1", "itemData" : { "DOI" : "10.3390/ijerph110404340", "ISBN" : "10.3390/ijerph110404340", "ISSN" : "1660-4601", "PMID" : "24747541", "abstract" : "As reclaimed water use expands, it is important to evaluate potential occupational health risks from exposure to this alternative water source. We compared odds of colonization with methicillin-resistant Staphylococcus aureus (MRSA), methicillin-susceptible S. aureus (MSSA), vancomycin-resistant enterococci (VRE), and vancomycin-susceptible enterococci (VSE) between spray irrigation workers using reclaimed water and office worker controls. Nasal and dermal swabs from 19 spray irrigation workers and 24 office worker controls were collected and analyzed for MRSA, MSSA, VRE, and VSE. Isolates were confirmed using standard biochemical tests and polymerase chain reaction assays. Antimicrobial susceptibility testing was performed by Sensititre\u00ae microbroth dilution. Data were analyzed by two-sample proportion, chi-square, Fisher's exact tests, and logistic regression. No MRSA or VRE were detected in any samples. MSSA was detected in 26% and 29% of spray irrigators and controls, respectively. VSE was detected in 11% and 0% of spray irrigation workers and controls, respectively. The adjusted odds of MSSA, multidrug-resistant MSSA, and either MSSA or VSE colonization were greater among spray irrigation workers, however results were not statistically significant. Future studies with larger sample sizes are needed to further evaluate this relationship.",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He", "given" : "Xin", "non-dropping-particle" : "", "parse-names" : false, "suffix" : "" }, { "dropping-particle" : "", "family" : "George", "given" : "Ashish", "non-dropping-particle" : "", "parse-names" : false, "suffix" : "" }, { "dropping-particle" : "", "family" : "Sapkota", "given" : "Amir", "non-dropping-particle" : "", "parse-names" : false, "suffix" : "" }, { "dropping-particle" : "", "family" : "Joseph", "given" : "Sam W", "non-dropping-particle" : "", "parse-names" : false, "suffix" : "" }, { "dropping-particle" : "", "family" : "Sapkota", "given" : "Amy R", "non-dropping-particle" : "", "parse-names" : false, "suffix" : "" } ], "container-title" : "International journal of environmental research and public health", "id" : "ITEM-1", "issue" : "4", "issued" : { "date-parts" : [ [ "2014", "4", "17" ] ] }, "language" : "en", "page" : "4340-55", "publisher" : "Multidisciplinary Digital Publishing Institute", "title" : "Occupational exposure to Staphylococcus aureus and Enterococcus spp. among spray irrigation workers using reclaimed water.", "type" : "article-journal", "volume" : "11" }, "uris" : [ "http://www.mendeley.com/documents/?uuid=ccc137d0-d70c-49ad-9002-0607fc72ed02"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Micallef, Gibbs, He, et al. 2014; Rosenberg Goldstein, Micallef, Gibbs, George, et al. 2014)", "manualFormatting" : "(Rosenberg Goldstein et al., 2014)", "plainTextFormattedCitation" : "(Rosenberg Goldstein, Micallef, Gibbs, He, et al. 2014; Rosenberg Goldstein, Micallef, Gibbs, George, et al. 2014)", "previouslyFormattedCitation" : "(Rosenberg Goldstein, Micallef, Gibbs, He, et al. 2014;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4)</w:t>
      </w:r>
      <w:r w:rsidRPr="00F85B96">
        <w:fldChar w:fldCharType="end"/>
      </w:r>
      <w:r w:rsidRPr="00F85B96">
        <w:t xml:space="preserve">. Water from the storage pond is then pumped to spray heads </w:t>
      </w:r>
      <w:r w:rsidR="00B31981" w:rsidRPr="00F85B96">
        <w:t>as needed</w:t>
      </w:r>
      <w:r w:rsidRPr="00F85B96">
        <w:t xml:space="preserve"> </w:t>
      </w:r>
      <w:r w:rsidRPr="00F85B96">
        <w:fldChar w:fldCharType="begin" w:fldLock="1"/>
      </w:r>
      <w:r w:rsidRPr="00F85B96">
        <w:instrText>ADDIN CSL_CITATION { "citationItems" : [ { "id" : "ITEM-1", "itemData" : { "DOI" : "10.3390/ijerph110404340", "ISBN" : "10.3390/ijerph110404340", "ISSN" : "1660-4601", "PMID" : "24747541", "abstract" : "As reclaimed water use expands, it is important to evaluate potential occupational health risks from exposure to this alternative water source. We compared odds of colonization with methicillin-resistant Staphylococcus aureus (MRSA), methicillin-susceptible S. aureus (MSSA), vancomycin-resistant enterococci (VRE), and vancomycin-susceptible enterococci (VSE) between spray irrigation workers using reclaimed water and office worker controls. Nasal and dermal swabs from 19 spray irrigation workers and 24 office worker controls were collected and analyzed for MRSA, MSSA, VRE, and VSE. Isolates were confirmed using standard biochemical tests and polymerase chain reaction assays. Antimicrobial susceptibility testing was performed by Sensititre\u00ae microbroth dilution. Data were analyzed by two-sample proportion, chi-square, Fisher's exact tests, and logistic regression. No MRSA or VRE were detected in any samples. MSSA was detected in 26% and 29% of spray irrigators and controls, respectively. VSE was detected in 11% and 0% of spray irrigation workers and controls, respectively. The adjusted odds of MSSA, multidrug-resistant MSSA, and either MSSA or VSE colonization were greater among spray irrigation workers, however results were not statistically significant. Future studies with larger sample sizes are needed to further evaluate this relationship.",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He", "given" : "Xin", "non-dropping-particle" : "", "parse-names" : false, "suffix" : "" }, { "dropping-particle" : "", "family" : "George", "given" : "Ashish", "non-dropping-particle" : "", "parse-names" : false, "suffix" : "" }, { "dropping-particle" : "", "family" : "Sapkota", "given" : "Amir", "non-dropping-particle" : "", "parse-names" : false, "suffix" : "" }, { "dropping-particle" : "", "family" : "Joseph", "given" : "Sam W", "non-dropping-particle" : "", "parse-names" : false, "suffix" : "" }, { "dropping-particle" : "", "family" : "Sapkota", "given" : "Amy R", "non-dropping-particle" : "", "parse-names" : false, "suffix" : "" } ], "container-title" : "International journal of environmental research and public health", "id" : "ITEM-1", "issue" : "4", "issued" : { "date-parts" : [ [ "2014", "4", "17" ] ] }, "language" : "en", "page" : "4340-55", "publisher" : "Multidisciplinary Digital Publishing Institute", "title" : "Occupational exposure to Staphylococcus aureus and Enterococcus spp. among spray irrigation workers using reclaimed water.", "type" : "article-journal", "volume" : "11" }, "uris" : [ "http://www.mendeley.com/documents/?uuid=ccc137d0-d70c-49ad-9002-0607fc72ed02"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Micallef, Gibbs, He, et al. 2014; Rosenberg Goldstein, Micallef, Gibbs, George, et al. 2014)", "manualFormatting" : "(Rosenberg Goldstein et al., 2014)", "plainTextFormattedCitation" : "(Rosenberg Goldstein, Micallef, Gibbs, He, et al. 2014; Rosenberg Goldstein, Micallef, Gibbs, George, et al. 2014)", "previouslyFormattedCitation" : "(Rosenberg Goldstein, Micallef, Gibbs, He, et al. 2014;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4)</w:t>
      </w:r>
      <w:r w:rsidRPr="00F85B96">
        <w:fldChar w:fldCharType="end"/>
      </w:r>
      <w:r w:rsidRPr="00F85B96">
        <w:t xml:space="preserve">. </w:t>
      </w:r>
      <w:r w:rsidR="00B31981" w:rsidRPr="00F85B96">
        <w:t>B</w:t>
      </w:r>
      <w:r w:rsidRPr="00F85B96">
        <w:t>ackpack sprayers</w:t>
      </w:r>
      <w:r w:rsidR="00B31981" w:rsidRPr="00F85B96">
        <w:t xml:space="preserve"> are used</w:t>
      </w:r>
      <w:r w:rsidRPr="00F85B96">
        <w:t xml:space="preserve"> to apply reclaimed water to locations not </w:t>
      </w:r>
      <w:r w:rsidR="00B31981" w:rsidRPr="00F85B96">
        <w:t xml:space="preserve">covered </w:t>
      </w:r>
      <w:r w:rsidRPr="00F85B96">
        <w:t xml:space="preserve">by spray heads </w:t>
      </w:r>
      <w:r w:rsidRPr="00F85B96">
        <w:fldChar w:fldCharType="begin" w:fldLock="1"/>
      </w:r>
      <w:r w:rsidRPr="00F85B96">
        <w:instrText>ADDIN CSL_CITATION { "citationItems" : [ { "id" : "ITEM-1", "itemData" : { "DOI" : "10.3390/ijerph110404340", "ISBN" : "10.3390/ijerph110404340", "ISSN" : "1660-4601", "PMID" : "24747541", "abstract" : "As reclaimed water use expands, it is important to evaluate potential occupational health risks from exposure to this alternative water source. We compared odds of colonization with methicillin-resistant Staphylococcus aureus (MRSA), methicillin-susceptible S. aureus (MSSA), vancomycin-resistant enterococci (VRE), and vancomycin-susceptible enterococci (VSE) between spray irrigation workers using reclaimed water and office worker controls. Nasal and dermal swabs from 19 spray irrigation workers and 24 office worker controls were collected and analyzed for MRSA, MSSA, VRE, and VSE. Isolates were confirmed using standard biochemical tests and polymerase chain reaction assays. Antimicrobial susceptibility testing was performed by Sensititre\u00ae microbroth dilution. Data were analyzed by two-sample proportion, chi-square, Fisher's exact tests, and logistic regression. No MRSA or VRE were detected in any samples. MSSA was detected in 26% and 29% of spray irrigators and controls, respectively. VSE was detected in 11% and 0% of spray irrigation workers and controls, respectively. The adjusted odds of MSSA, multidrug-resistant MSSA, and either MSSA or VSE colonization were greater among spray irrigation workers, however results were not statistically significant. Future studies with larger sample sizes are needed to further evaluate this relationship.",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He", "given" : "Xin", "non-dropping-particle" : "", "parse-names" : false, "suffix" : "" }, { "dropping-particle" : "", "family" : "George", "given" : "Ashish", "non-dropping-particle" : "", "parse-names" : false, "suffix" : "" }, { "dropping-particle" : "", "family" : "Sapkota", "given" : "Amir", "non-dropping-particle" : "", "parse-names" : false, "suffix" : "" }, { "dropping-particle" : "", "family" : "Joseph", "given" : "Sam W", "non-dropping-particle" : "", "parse-names" : false, "suffix" : "" }, { "dropping-particle" : "", "family" : "Sapkota", "given" : "Amy R", "non-dropping-particle" : "", "parse-names" : false, "suffix" : "" } ], "container-title" : "International journal of environmental research and public health", "id" : "ITEM-1", "issue" : "4", "issued" : { "date-parts" : [ [ "2014", "4", "17" ] ] }, "language" : "en", "page" : "4340-55", "publisher" : "Multidisciplinary Digital Publishing Institute", "title" : "Occupational exposure to Staphylococcus aureus and Enterococcus spp. among spray irrigation workers using reclaimed water.", "type" : "article-journal", "volume" : "11" }, "uris" : [ "http://www.mendeley.com/documents/?uuid=ccc137d0-d70c-49ad-9002-0607fc72ed02" ] } ], "mendeley" : { "formattedCitation" : "(Rosenberg Goldstein, Micallef, Gibbs, He, et al. 2014)", "manualFormatting" : "(Rosenberg Goldstein et al., 2014)", "plainTextFormattedCitation" : "(Rosenberg Goldstein, Micallef, Gibbs, He, et al. 2014)", "previouslyFormattedCitation" : "(Rosenberg Goldstein, Micallef, Gibbs, He, et al. 2014)" }, "properties" : { "noteIndex" : 0 }, "schema" : "https://github.com/citation-style-language/schema/raw/master/csl-citation.json" }</w:instrText>
      </w:r>
      <w:r w:rsidRPr="00F85B96">
        <w:fldChar w:fldCharType="separate"/>
      </w:r>
      <w:r w:rsidRPr="00F85B96">
        <w:rPr>
          <w:noProof/>
        </w:rPr>
        <w:t>(Rosenberg Goldstein et al., 2014)</w:t>
      </w:r>
      <w:r w:rsidRPr="00F85B96">
        <w:fldChar w:fldCharType="end"/>
      </w:r>
      <w:r w:rsidRPr="00F85B96">
        <w:t>.</w:t>
      </w:r>
    </w:p>
    <w:p w14:paraId="281B0D23" w14:textId="77777777" w:rsidR="0041141D" w:rsidRPr="00F85B96" w:rsidRDefault="0041141D" w:rsidP="002C74BC">
      <w:pPr>
        <w:spacing w:line="480" w:lineRule="auto"/>
        <w:ind w:firstLine="720"/>
      </w:pPr>
      <w:r w:rsidRPr="00F85B96">
        <w:t>Treatment processes at Mid-Atlantic WWTP2, a suburban tertiary wastewater treatment plant processing 7,570 m</w:t>
      </w:r>
      <w:r w:rsidRPr="00F85B96">
        <w:rPr>
          <w:vertAlign w:val="superscript"/>
        </w:rPr>
        <w:t>3</w:t>
      </w:r>
      <w:r w:rsidRPr="00F85B96">
        <w:t xml:space="preserve"> of wastewater (including domestic and hospital wastewater) per day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are screens, primary clarifier, primary aeration tank, secondary aeration tank, secondary clarifier, multimedia filter, chlorination (2-3 mg/L), de-chlorination and effluent discharge (&lt; 0.1 mg/L chlorine residual) with a portion of the effluent being transported to a landscaping site for re-use via spray irrigation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w:t>
      </w:r>
    </w:p>
    <w:p w14:paraId="30D3BE99" w14:textId="77777777" w:rsidR="0041141D" w:rsidRPr="00F85B96" w:rsidRDefault="0041141D" w:rsidP="002C74BC">
      <w:pPr>
        <w:spacing w:line="480" w:lineRule="auto"/>
        <w:ind w:firstLine="720"/>
      </w:pPr>
      <w:r w:rsidRPr="00F85B96">
        <w:lastRenderedPageBreak/>
        <w:t>Midwest WWTP1 is a rural tertiary treatment plant processing 1,363 m</w:t>
      </w:r>
      <w:r w:rsidRPr="00F85B96">
        <w:rPr>
          <w:vertAlign w:val="superscript"/>
        </w:rPr>
        <w:t>3</w:t>
      </w:r>
      <w:r w:rsidRPr="00F85B96">
        <w:t xml:space="preserve"> of wastewater (including domestic wastewater and agriculturally influenced storm-water) per day, with treatment processes being screens, activated sludge lagoons, clarifiers, seasonal chlorination and de-chlorination (4 mg/L in June, July and August) and effluent discharge (chlorine residual of 0 mg/L)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A portion of effluent from this plant is transported to a landscaping site for re-use via spray irrigation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w:t>
      </w:r>
    </w:p>
    <w:p w14:paraId="63A60012" w14:textId="0D36F96B" w:rsidR="0041141D" w:rsidRPr="00F85B96" w:rsidRDefault="0041141D" w:rsidP="002C74BC">
      <w:pPr>
        <w:spacing w:line="480" w:lineRule="auto"/>
        <w:ind w:firstLine="720"/>
      </w:pPr>
      <w:r w:rsidRPr="00F85B96">
        <w:t>Midwest WWTP2 is a rural tertiary treatment plant processing 1,439 m</w:t>
      </w:r>
      <w:r w:rsidRPr="00F85B96">
        <w:rPr>
          <w:vertAlign w:val="superscript"/>
        </w:rPr>
        <w:t>3</w:t>
      </w:r>
      <w:r w:rsidRPr="00F85B96">
        <w:t xml:space="preserve"> of wastewater (domestic, food production and agriculturally influenced wastewater) per day with treatment processes being screens, sequencing batch reactor, lagoon cell A, lagoon cell B, lagoon cell C, lagoon cell D, lagoon cell E, and effluent discharge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There is no on-site disinfection and unchlorinated effluent is transported to an agricultural site for irrigation of fodder crops </w:t>
      </w:r>
      <w:r w:rsidRPr="00F85B96">
        <w:fldChar w:fldCharType="begin" w:fldLock="1"/>
      </w:r>
      <w:r w:rsidRPr="00F85B96">
        <w:instrText>ADDIN CSL_CITATION { "citationItems" : [ { "id" : "ITEM-1", "itemData" : { "DOI" : "10.1289/ehp.1205436", "ISSN" : "1552-9924", "PMID" : "23124279", "abstract" : "BACKGROUND: The incidence of community-acquired methicillin-resistant Staphylococcus aureus (CA-MRSA) infections is increasing in the United States, and it is possible that municipal wastewater could be a reservoir of this microorganism. To date, no U.S. studies have evaluated the occurrence of MRSA in wastewater.\n\nOBJECTIVE: We examined the occurrence of MRSA and methicillin-susceptible S. aureus (MSSA) at U.S. wastewater treatment plants.\n\nMETHODS: We collected wastewater samples from two Mid-Atlantic and two Midwest wastewater treatment plants between October 2009 and October 2010. Samples were analyzed for MRSA and MSSA using membrane filtration. Isolates were confirmed using biochemical tests and PCR (polymerase chain reaction). Antimicrobial susceptibility testing was performed by Sensititre\u00ae microbroth dilution. Staphylococcal cassette chromosome mec (SCCmec) typing, Panton-Valentine leucocidin (PVL) screening, and pulsed field gel electrophoresis (PFGE) were performed to further characterize the strains. Data were analyzed by two-sample proportion tests and analysis of variance.\n\nRESULTS: We detected MRSA (n = 240) and MSSA (n = 119) in 22 of 44 (50%) and 24 of 44 (55%) wastewater samples, respectively. The odds of samples being MRSA-positive decreased as treatment progressed: 10 of 12 (83%) influent samples were MRSA-positive, while only one of 12 (8%) effluent samples was MRSA-positive. Ninety-three percent and 29% of unique MRSA and MSSA isolates, respectively, were multidrug resistant. SCCmec types II and IV, the pvl gene, and USA types 100, 300, and 700 (PFGE strain types commonly found in the United States) were identified among the MRSA isolates.\n\nCONCLUSIONS: Our findings raise potential public health concerns for wastewater treatment plant workers and individuals exposed to reclaimed wastewater. Because of increasing use of reclaimed wastewater, further study is needed to evaluate the risk of exposure to antibiotic-resistant bacteria in treated waste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Davis", "given" : "Johnnie A", "non-dropping-particle" : "", "parse-names" : false, "suffix" : "" }, { "dropping-particle" : "", "family" : "He", "given" : "Xin", "non-dropping-particle" : "", "parse-names" : false, "suffix" : "" }, { "dropping-particle" : "", "family" : "George", "given" : "Ashish", "non-dropping-particle" : "", "parse-names" : false, "suffix" : "" }, { "dropping-particle" : "", "family" : "Kleinfelter", "given" : "Lara M", "non-dropping-particle" : "", "parse-names" : false, "suffix" : "" }, { "dropping-particle" : "", "family" : "Schreiber", "given" : "Nicole A", "non-dropping-particle" : "", "parse-names" : false, "suffix" : "" }, { "dropping-particle" : "", "family" : "Mukherjee", "given" : "Samp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Environmental health perspectives", "id" : "ITEM-1", "issue" : "11", "issued" : { "date-parts" : [ [ "2012", "11" ] ] }, "page" : "1551-8", "title" : "Methicillin-resistant Staphylococcus aureus (MRSA) detected at four U.S. wastewater treatment plants.", "type" : "article-journal", "volume" : "120" }, "uris" : [ "http://www.mendeley.com/documents/?uuid=ad8dbe14-a61e-4f17-91fa-676e04c0dd50" ] }, { "id" : "ITEM-2", "itemData" : { "DOI" : "10.1016/j.scitotenv.2013.07.039", "ISSN" : "1879-1026", "PMID" : "23933428", "abstract" : "Vancomycin-resistant enterococci (VRE), a leading cause of hospital-acquired infections, can occur in wastewater. However, to date, no previous studies have evaluated the occurrence of VRE at wastewater treatment plants (WWTPs) that send their treated effluent to reuse sites. We evaluated the occurrence, concentration, and antimicrobial resistance patterns of VRE at U.S. WWTPs associated with reuse sites. We collected 44 wastewater samples, representing treatment steps from influent to effluent, from two Mid-Atlantic and two Midwest WWTPs between October 2009 and October 2010. Samples were analyzed for total enterococci and VRE using membrane filtration. Isolates were confirmed using biochemical tests and PCR. Antimicrobial susceptibility testing was performed by Sensititre microbroth dilution. Data were analyzed by two-sample proportion tests and analysis of variance. We detected VRE in 27% (12/44) of all wastewater samples collected and VRE represented 3% of total enterococci detected at all WWTPs. More samples were VRE-positive from the Mid-Atlantic compared to the Midwest WWTPs (p=0.008). VRE concentrations decreased as treatment progressed at all WWTPs, except at Mid-Atlantic WWTP1 where there was an increase in VRE concentrations in activated sludge reactor samples. VRE were not detected in chlorinated effluent, but were detected in one un-chlorinated effluent sample. All unique VRE isolates were multidrug resistant. Fifty-five percent (12/22) of the isolates displayed high-level aminoglycoside resistance. Our findings show that chlorination reduces the occurrence of VRE in wastewater. However, WWTP workers could be exposed to VRE during wastewater treatment. Our data also raise potential concerns about VRE exposure among individuals who come into contact with un-chlorinated reclaimed water.", "author" : [ { "dropping-particle" : "", "family" : "Rosenberg Goldstein", "given" : "Rachel E", "non-dropping-particle" : "", "parse-names" : false, "suffix" : "" }, { "dropping-particle" : "", "family" : "Micallef", "given" : "Shirley A", "non-dropping-particle" : "", "parse-names" : false, "suffix" : "" }, { "dropping-particle" : "", "family" : "Gibbs", "given" : "Shawn G", "non-dropping-particle" : "", "parse-names" : false, "suffix" : "" }, { "dropping-particle" : "", "family" : "George", "given" : "Ashish", "non-dropping-particle" : "", "parse-names" : false, "suffix" : "" }, { "dropping-particle" : "", "family" : "Claye", "given" : "Emma", "non-dropping-particle" : "", "parse-names" : false, "suffix" : "" }, { "dropping-particle" : "", "family" : "Sapkota", "given" : "Amy R Amir", "non-dropping-particle" : "", "parse-names" : false, "suffix" : "" }, { "dropping-particle" : "", "family" : "Joseph", "given" : "Sam W", "non-dropping-particle" : "", "parse-names" : false, "suffix" : "" }, { "dropping-particle" : "", "family" : "Sapkota", "given" : "Amy R Amir", "non-dropping-particle" : "", "parse-names" : false, "suffix" : "" } ], "container-title" : "The Science of the total environment", "id" : "ITEM-2", "issued" : { "date-parts" : [ [ "2014", "1", "1" ] ] }, "page" : "404-11", "title" : "Detection of vancomycin-resistant enterococci (VRE) at four U.S. wastewater treatment plants that provide effluent for reuse.", "type" : "article-journal", "volume" : "466-467" }, "uris" : [ "http://www.mendeley.com/documents/?uuid=38d3c892-0ac6-4061-82a3-8d7cd004dea6" ] } ], "mendeley" : { "formattedCitation" : "(Rosenberg Goldstein et al. 2012; Rosenberg Goldstein, Micallef, Gibbs, George, et al. 2014)", "manualFormatting" : "(Rosenberg Goldstein et al., 2012; Rosenberg Goldstein et al., 2014)", "plainTextFormattedCitation" : "(Rosenberg Goldstein et al. 2012; Rosenberg Goldstein, Micallef, Gibbs, George, et al. 2014)", "previouslyFormattedCitation" : "(Rosenberg Goldstein et al. 2012; Rosenberg Goldstein, Micallef, Gibbs, George, et al. 2014)" }, "properties" : { "noteIndex" : 0 }, "schema" : "https://github.com/citation-style-language/schema/raw/master/csl-citation.json" }</w:instrText>
      </w:r>
      <w:r w:rsidRPr="00F85B96">
        <w:fldChar w:fldCharType="separate"/>
      </w:r>
      <w:r w:rsidRPr="00F85B96">
        <w:rPr>
          <w:noProof/>
        </w:rPr>
        <w:t>(Rosenberg Goldstein et al., 2012; Rosenberg Goldstein et al., 2014)</w:t>
      </w:r>
      <w:r w:rsidRPr="00F85B96">
        <w:fldChar w:fldCharType="end"/>
      </w:r>
      <w:r w:rsidRPr="00F85B96">
        <w:t xml:space="preserve">. </w:t>
      </w:r>
      <w:r w:rsidRPr="00F85B96">
        <w:rPr>
          <w:i/>
        </w:rPr>
        <w:br w:type="page"/>
      </w:r>
    </w:p>
    <w:p w14:paraId="725DAD45" w14:textId="1C07D84B" w:rsidR="0041141D" w:rsidRPr="00F85B96" w:rsidRDefault="0041141D" w:rsidP="00F85B96">
      <w:pPr>
        <w:spacing w:line="480" w:lineRule="auto"/>
        <w:rPr>
          <w:b/>
          <w:sz w:val="26"/>
          <w:szCs w:val="26"/>
        </w:rPr>
      </w:pPr>
      <w:r w:rsidRPr="00F85B96">
        <w:rPr>
          <w:b/>
          <w:sz w:val="26"/>
          <w:szCs w:val="26"/>
        </w:rPr>
        <w:lastRenderedPageBreak/>
        <w:t>Supplementary Figure</w:t>
      </w:r>
      <w:r w:rsidR="00F85B96" w:rsidRPr="00F85B96">
        <w:rPr>
          <w:b/>
          <w:sz w:val="26"/>
          <w:szCs w:val="26"/>
        </w:rPr>
        <w:t xml:space="preserve"> Legends</w:t>
      </w:r>
    </w:p>
    <w:p w14:paraId="66CC8505" w14:textId="66D47E1F" w:rsidR="00B858EA" w:rsidRPr="00F85B96" w:rsidRDefault="0041141D" w:rsidP="002C74BC">
      <w:pPr>
        <w:pStyle w:val="Caption1"/>
        <w:spacing w:before="0" w:beforeAutospacing="0" w:after="0" w:afterAutospacing="0" w:line="480" w:lineRule="auto"/>
      </w:pPr>
      <w:bookmarkStart w:id="3" w:name="_Hlk494381962"/>
      <w:r w:rsidRPr="00F85B96">
        <w:rPr>
          <w:b/>
        </w:rPr>
        <w:t>Figure S1</w:t>
      </w:r>
      <w:r w:rsidRPr="00F85B96">
        <w:t xml:space="preserve"> Number of observed sequences </w:t>
      </w:r>
      <w:r w:rsidR="00B31981" w:rsidRPr="00F85B96">
        <w:t xml:space="preserve">and </w:t>
      </w:r>
      <w:r w:rsidR="00B858EA" w:rsidRPr="00F85B96">
        <w:t>Good’s coverage, a metric used to estimate sample coverage,</w:t>
      </w:r>
      <w:r w:rsidRPr="00F85B96">
        <w:t xml:space="preserve"> </w:t>
      </w:r>
      <w:r w:rsidR="00B31981" w:rsidRPr="00F85B96">
        <w:t>for</w:t>
      </w:r>
      <w:r w:rsidRPr="00F85B96">
        <w:t xml:space="preserve"> sample</w:t>
      </w:r>
      <w:r w:rsidR="00B31981" w:rsidRPr="00F85B96">
        <w:t>s sequenced</w:t>
      </w:r>
      <w:r w:rsidRPr="00F85B96">
        <w:t xml:space="preserve">. Samples with fewer than 100 sequences were filtered. </w:t>
      </w:r>
      <w:r w:rsidR="00B858EA" w:rsidRPr="00F85B96">
        <w:t xml:space="preserve"> </w:t>
      </w:r>
    </w:p>
    <w:p w14:paraId="42E6ADC5" w14:textId="27A5CC36" w:rsidR="0041141D" w:rsidRPr="00F85B96" w:rsidRDefault="00140064" w:rsidP="002C74BC">
      <w:pPr>
        <w:pStyle w:val="Caption1"/>
        <w:spacing w:before="0" w:beforeAutospacing="0" w:after="0" w:afterAutospacing="0" w:line="480" w:lineRule="auto"/>
      </w:pPr>
      <w:r>
        <w:rPr>
          <w:noProof/>
        </w:rPr>
        <w:drawing>
          <wp:inline distT="0" distB="0" distL="0" distR="0" wp14:anchorId="4612164E" wp14:editId="66B0D034">
            <wp:extent cx="5943600" cy="4293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4293870"/>
                    </a:xfrm>
                    <a:prstGeom prst="rect">
                      <a:avLst/>
                    </a:prstGeom>
                    <a:noFill/>
                    <a:ln>
                      <a:noFill/>
                    </a:ln>
                  </pic:spPr>
                </pic:pic>
              </a:graphicData>
            </a:graphic>
          </wp:inline>
        </w:drawing>
      </w:r>
      <w:r w:rsidR="0041141D" w:rsidRPr="00F85B96">
        <w:rPr>
          <w:b/>
        </w:rPr>
        <w:br w:type="page"/>
      </w:r>
    </w:p>
    <w:p w14:paraId="26A532F0" w14:textId="6736AF5D" w:rsidR="0041141D" w:rsidRPr="00F85B96" w:rsidRDefault="0041141D" w:rsidP="002C74BC">
      <w:pPr>
        <w:spacing w:line="480" w:lineRule="auto"/>
      </w:pPr>
      <w:r w:rsidRPr="00F85B96">
        <w:rPr>
          <w:b/>
        </w:rPr>
        <w:lastRenderedPageBreak/>
        <w:t>Figure S2</w:t>
      </w:r>
      <w:r w:rsidRPr="00F85B96">
        <w:t xml:space="preserve"> Alpha-diversity estimates and observed </w:t>
      </w:r>
      <w:r w:rsidR="00F85B96">
        <w:t>operational taxonomic unit (OTU)</w:t>
      </w:r>
      <w:r w:rsidR="00B31981" w:rsidRPr="00F85B96">
        <w:t xml:space="preserve"> </w:t>
      </w:r>
      <w:r w:rsidRPr="00F85B96">
        <w:t xml:space="preserve">number in influent samples from all four wastewater treatment plants (WWTPs). No statistically significant differences in alpha-diversity estimates were found across influent samples from all four wastewater treatment plants. </w:t>
      </w:r>
    </w:p>
    <w:bookmarkEnd w:id="3"/>
    <w:p w14:paraId="1344791E" w14:textId="79ED3F11" w:rsidR="004A3FE6" w:rsidRPr="00F85B96" w:rsidRDefault="00333637" w:rsidP="002C74BC">
      <w:pPr>
        <w:spacing w:line="480" w:lineRule="auto"/>
      </w:pPr>
      <w:r>
        <w:rPr>
          <w:noProof/>
        </w:rPr>
        <w:drawing>
          <wp:inline distT="0" distB="0" distL="0" distR="0" wp14:anchorId="225B04BC" wp14:editId="5C95480E">
            <wp:extent cx="5943600" cy="3512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512820"/>
                    </a:xfrm>
                    <a:prstGeom prst="rect">
                      <a:avLst/>
                    </a:prstGeom>
                    <a:noFill/>
                    <a:ln>
                      <a:noFill/>
                    </a:ln>
                  </pic:spPr>
                </pic:pic>
              </a:graphicData>
            </a:graphic>
          </wp:inline>
        </w:drawing>
      </w:r>
    </w:p>
    <w:sectPr w:rsidR="004A3FE6" w:rsidRPr="00F85B96" w:rsidSect="00E74CF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41D"/>
    <w:rsid w:val="00025FD5"/>
    <w:rsid w:val="00062DA4"/>
    <w:rsid w:val="00114F6F"/>
    <w:rsid w:val="00140064"/>
    <w:rsid w:val="00152AE3"/>
    <w:rsid w:val="00157841"/>
    <w:rsid w:val="001809ED"/>
    <w:rsid w:val="001A4CFF"/>
    <w:rsid w:val="001C3164"/>
    <w:rsid w:val="002C74BC"/>
    <w:rsid w:val="0031795E"/>
    <w:rsid w:val="00333637"/>
    <w:rsid w:val="00350BCB"/>
    <w:rsid w:val="00360AF2"/>
    <w:rsid w:val="003A2F8A"/>
    <w:rsid w:val="0041141D"/>
    <w:rsid w:val="00474759"/>
    <w:rsid w:val="00576200"/>
    <w:rsid w:val="005E64C1"/>
    <w:rsid w:val="005E6E67"/>
    <w:rsid w:val="00647EA5"/>
    <w:rsid w:val="00680D54"/>
    <w:rsid w:val="006819A5"/>
    <w:rsid w:val="006852CE"/>
    <w:rsid w:val="006A542F"/>
    <w:rsid w:val="00795E25"/>
    <w:rsid w:val="008613EC"/>
    <w:rsid w:val="00A157CE"/>
    <w:rsid w:val="00AA76FA"/>
    <w:rsid w:val="00B27A04"/>
    <w:rsid w:val="00B31981"/>
    <w:rsid w:val="00B858EA"/>
    <w:rsid w:val="00BB41F8"/>
    <w:rsid w:val="00C03554"/>
    <w:rsid w:val="00CF55E3"/>
    <w:rsid w:val="00EC1A82"/>
    <w:rsid w:val="00EC22C9"/>
    <w:rsid w:val="00F10557"/>
    <w:rsid w:val="00F85B96"/>
    <w:rsid w:val="00FB58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4881FD"/>
  <w15:docId w15:val="{D70D34F3-7AC5-48C6-936D-89EA2BED6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41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41141D"/>
    <w:rPr>
      <w:sz w:val="16"/>
      <w:szCs w:val="16"/>
    </w:rPr>
  </w:style>
  <w:style w:type="paragraph" w:styleId="CommentText">
    <w:name w:val="annotation text"/>
    <w:basedOn w:val="Normal"/>
    <w:link w:val="CommentTextChar"/>
    <w:uiPriority w:val="99"/>
    <w:unhideWhenUsed/>
    <w:rsid w:val="0041141D"/>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1141D"/>
    <w:rPr>
      <w:sz w:val="20"/>
      <w:szCs w:val="20"/>
    </w:rPr>
  </w:style>
  <w:style w:type="paragraph" w:customStyle="1" w:styleId="Caption1">
    <w:name w:val="Caption1"/>
    <w:basedOn w:val="Normal"/>
    <w:rsid w:val="0041141D"/>
    <w:pPr>
      <w:spacing w:before="100" w:beforeAutospacing="1" w:after="100" w:afterAutospacing="1"/>
    </w:pPr>
  </w:style>
  <w:style w:type="character" w:styleId="LineNumber">
    <w:name w:val="line number"/>
    <w:basedOn w:val="DefaultParagraphFont"/>
    <w:uiPriority w:val="99"/>
    <w:semiHidden/>
    <w:unhideWhenUsed/>
    <w:rsid w:val="0041141D"/>
  </w:style>
  <w:style w:type="paragraph" w:styleId="BalloonText">
    <w:name w:val="Balloon Text"/>
    <w:basedOn w:val="Normal"/>
    <w:link w:val="BalloonTextChar"/>
    <w:uiPriority w:val="99"/>
    <w:semiHidden/>
    <w:unhideWhenUsed/>
    <w:rsid w:val="0041141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41D"/>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B31981"/>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B31981"/>
    <w:rPr>
      <w:rFonts w:ascii="Times New Roman" w:eastAsia="Times New Roman" w:hAnsi="Times New Roman" w:cs="Times New Roman"/>
      <w:b/>
      <w:bCs/>
      <w:sz w:val="20"/>
      <w:szCs w:val="20"/>
    </w:rPr>
  </w:style>
  <w:style w:type="character" w:customStyle="1" w:styleId="xdb">
    <w:name w:val="_xdb"/>
    <w:basedOn w:val="DefaultParagraphFont"/>
    <w:rsid w:val="003A2F8A"/>
  </w:style>
  <w:style w:type="character" w:customStyle="1" w:styleId="xbe">
    <w:name w:val="_xbe"/>
    <w:basedOn w:val="DefaultParagraphFont"/>
    <w:rsid w:val="003A2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123176">
      <w:bodyDiv w:val="1"/>
      <w:marLeft w:val="0"/>
      <w:marRight w:val="0"/>
      <w:marTop w:val="0"/>
      <w:marBottom w:val="0"/>
      <w:divBdr>
        <w:top w:val="none" w:sz="0" w:space="0" w:color="auto"/>
        <w:left w:val="none" w:sz="0" w:space="0" w:color="auto"/>
        <w:bottom w:val="none" w:sz="0" w:space="0" w:color="auto"/>
        <w:right w:val="none" w:sz="0" w:space="0" w:color="auto"/>
      </w:divBdr>
    </w:div>
    <w:div w:id="760417713">
      <w:bodyDiv w:val="1"/>
      <w:marLeft w:val="0"/>
      <w:marRight w:val="0"/>
      <w:marTop w:val="0"/>
      <w:marBottom w:val="0"/>
      <w:divBdr>
        <w:top w:val="none" w:sz="0" w:space="0" w:color="auto"/>
        <w:left w:val="none" w:sz="0" w:space="0" w:color="auto"/>
        <w:bottom w:val="none" w:sz="0" w:space="0" w:color="auto"/>
        <w:right w:val="none" w:sz="0" w:space="0" w:color="auto"/>
      </w:divBdr>
    </w:div>
    <w:div w:id="942683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4821</Words>
  <Characters>84482</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lkarni, Prachi - ARS</dc:creator>
  <cp:keywords/>
  <dc:description/>
  <cp:lastModifiedBy>Gibbs, Shawn Glen</cp:lastModifiedBy>
  <cp:revision>4</cp:revision>
  <dcterms:created xsi:type="dcterms:W3CDTF">2021-06-28T18:56:00Z</dcterms:created>
  <dcterms:modified xsi:type="dcterms:W3CDTF">2021-06-28T18:57:00Z</dcterms:modified>
</cp:coreProperties>
</file>